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31359071"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required prior to analyzing RNAseq</w:t>
      </w:r>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554FD19F"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contigs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r w:rsidR="00A146AF">
        <w:rPr>
          <w:rFonts w:eastAsia="Times New Roman"/>
        </w:rPr>
        <w:t>contigs</w:t>
      </w:r>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Taxonomic trends were observed in the assembly metrics, with transcriptomes assembled from the phyla Dinoflagellata</w:t>
      </w:r>
      <w:r w:rsidR="001A2C98">
        <w:rPr>
          <w:rFonts w:eastAsia="Times New Roman"/>
        </w:rPr>
        <w:t xml:space="preserve"> and Ciliophor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contigs</w:t>
      </w:r>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684F9D73"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are</w:t>
      </w:r>
      <w:r w:rsidR="00A115A8">
        <w:rPr>
          <w:rFonts w:eastAsia="Times New Roman"/>
        </w:rPr>
        <w:t xml:space="preserv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processing </w:t>
      </w:r>
      <w:r w:rsidR="00E91AE3">
        <w:rPr>
          <w:rFonts w:eastAsia="Times New Roman"/>
        </w:rPr>
        <w:t>large sets of sampl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in centralized and de-centralized repositories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xml:space="preserve">, raw RNA sequence data (RNAseq)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RNAseq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SOAPdenovo-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xml:space="preserve">, Trans-ABySS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SPA</w:t>
      </w:r>
      <w:r w:rsidR="00A141BF">
        <w:rPr>
          <w:rFonts w:eastAsia="Times New Roman"/>
        </w:rPr>
        <w:t xml:space="preserve">des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tran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Illumina RNAseq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007C12D0"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RNAseq analysis</w:t>
      </w:r>
      <w:r w:rsidR="00CA7F30">
        <w:rPr>
          <w:rFonts w:eastAsia="Times New Roman"/>
        </w:rPr>
        <w:t xml:space="preserve"> </w:t>
      </w:r>
      <w:r>
        <w:rPr>
          <w:rFonts w:eastAsia="Times New Roman"/>
        </w:rPr>
        <w:t xml:space="preserve">combined with the vast amount of publicly available RNAseq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ata, we developed and applied an automated, </w:t>
      </w:r>
      <w:r w:rsidR="00612DEE">
        <w:rPr>
          <w:rFonts w:eastAsia="Times New Roman"/>
        </w:rPr>
        <w:t xml:space="preserve">programmable workflow </w:t>
      </w:r>
      <w:r w:rsidR="00912C88">
        <w:rPr>
          <w:rFonts w:eastAsia="Times New Roman"/>
          <w:i/>
        </w:rPr>
        <w:t>de novo</w:t>
      </w:r>
      <w:r w:rsidR="00912C88">
        <w:rPr>
          <w:rFonts w:eastAsia="Times New Roman"/>
        </w:rPr>
        <w:t xml:space="preserve"> transcriptome assembly workflow</w:t>
      </w:r>
      <w:r w:rsidR="00612DEE">
        <w:rPr>
          <w:rFonts w:eastAsia="Times New Roman"/>
        </w:rPr>
        <w:t>,</w:t>
      </w:r>
      <w:r w:rsidR="00612DEE">
        <w:rPr>
          <w:rFonts w:eastAsia="Times New Roman"/>
        </w:rPr>
        <w:t xml:space="preserve"> that is modularized and extensibl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incorporates Trimmomatic</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044F9E">
        <w:rPr>
          <w:rFonts w:eastAsia="Times New Roman"/>
        </w:rPr>
        <w:t xml:space="preserve"> </w:t>
      </w:r>
      <w:r w:rsidR="00912C88">
        <w:rPr>
          <w:rFonts w:eastAsia="Times New Roman"/>
        </w:rPr>
        <w:t>digital normalization with khmer</w:t>
      </w:r>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B65A8C">
        <w:rPr>
          <w:rFonts w:eastAsia="Times New Roman"/>
        </w:rPr>
        <w:t xml:space="preserve"> </w:t>
      </w:r>
      <w:r w:rsidR="00912C88">
        <w:rPr>
          <w:rFonts w:eastAsia="Times New Roman"/>
        </w:rPr>
        <w:t>and 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r w:rsidR="004523CF">
        <w:rPr>
          <w:rFonts w:eastAsia="Times New Roman"/>
        </w:rPr>
        <w:t xml:space="preserve">RNAseq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r w:rsidR="00E6590D">
        <w:rPr>
          <w:rFonts w:eastAsia="Times New Roman"/>
        </w:rPr>
        <w:t xml:space="preserve">RNAseq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protists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r w:rsidR="00B32DE2">
        <w:rPr>
          <w:rFonts w:eastAsia="Times New Roman"/>
        </w:rPr>
        <w:t xml:space="preserve">RNAseq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641E89D9"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 xml:space="preserve">used the Trans-ABySS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lastRenderedPageBreak/>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contained most of the NCGR contigs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781A4C30" w:rsidR="002724BB" w:rsidRDefault="002724BB" w:rsidP="00A115A8">
      <w:pPr>
        <w:pStyle w:val="Normal1"/>
        <w:spacing w:line="240" w:lineRule="auto"/>
        <w:rPr>
          <w:rFonts w:eastAsia="Times New Roman"/>
          <w:i/>
          <w:highlight w:val="white"/>
        </w:rPr>
      </w:pPr>
      <w:r>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mRNAseq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 xml:space="preserve">RNA-seq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77413455" w:rsidR="00A73D29" w:rsidRDefault="00070010" w:rsidP="00A115A8">
      <w:pPr>
        <w:pStyle w:val="Normal1"/>
        <w:spacing w:line="240" w:lineRule="auto"/>
        <w:rPr>
          <w:rFonts w:eastAsia="Times New Roman"/>
        </w:rPr>
      </w:pPr>
      <w:r>
        <w:rPr>
          <w:rFonts w:eastAsia="Times New Roman"/>
        </w:rPr>
        <w:t>Raw RNA-seq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BioProject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fastq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uses the fastq-dump program from</w:t>
      </w:r>
      <w:r>
        <w:rPr>
          <w:rFonts w:eastAsia="Times New Roman"/>
        </w:rPr>
        <w:t xml:space="preserve"> the SRA Toolkit</w:t>
      </w:r>
      <w:r w:rsidR="00C27272">
        <w:rPr>
          <w:rFonts w:eastAsia="Times New Roman"/>
        </w:rPr>
        <w:t xml:space="preserve"> to extract the SRA-formatted fastq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w:t>
      </w:r>
      <w:r w:rsidR="00455B2F">
        <w:rPr>
          <w:rFonts w:eastAsia="Times New Roman"/>
        </w:rPr>
        <w:t xml:space="preserve">because these assemblies </w:t>
      </w:r>
      <w:r w:rsidR="00455B2F">
        <w:rPr>
          <w:rFonts w:eastAsia="Times New Roman"/>
        </w:rPr>
        <w:t>were different than the others, containing</w:t>
      </w:r>
      <w:r w:rsidR="00455B2F">
        <w:rPr>
          <w:rFonts w:eastAsia="Times New Roman"/>
        </w:rPr>
        <w:t xml:space="preserve"> </w:t>
      </w:r>
      <w:r w:rsidR="00455B2F">
        <w:rPr>
          <w:rFonts w:eastAsia="Times New Roman"/>
        </w:rPr>
        <w:t>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r w:rsidR="000F670D">
        <w:rPr>
          <w:rFonts w:eastAsia="Times New Roman"/>
        </w:rPr>
        <w:t>iM</w:t>
      </w:r>
      <w:r w:rsidR="00F00C59">
        <w:rPr>
          <w:rFonts w:eastAsia="Times New Roman"/>
        </w:rPr>
        <w:t>icrobe</w:t>
      </w:r>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 xml:space="preserve">There were two versions of each assembly, ‘nt’ and ‘cds’. The version used for comparison is noted below in each evaluation step. To our knowledge, the NCGR took extra post-processing steps to filter content, leaving only coding sequences in the ‘cds’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lastRenderedPageBreak/>
        <w:t xml:space="preserve">Reads were analyzed with </w:t>
      </w:r>
      <w:r w:rsidR="00BB39BA">
        <w:rPr>
          <w:rFonts w:eastAsia="Times New Roman"/>
        </w:rPr>
        <w:t>F</w:t>
      </w:r>
      <w:r w:rsidR="00070010">
        <w:rPr>
          <w:rFonts w:eastAsia="Times New Roman"/>
        </w:rPr>
        <w:t xml:space="preserve">astQC (version 0.11.5) </w:t>
      </w:r>
      <w:r w:rsidR="00043BE2">
        <w:rPr>
          <w:rFonts w:eastAsia="Times New Roman"/>
        </w:rPr>
        <w:t xml:space="preserve">and multiqc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r w:rsidR="009A1D71">
        <w:rPr>
          <w:rFonts w:eastAsia="Times New Roman"/>
        </w:rPr>
        <w:t xml:space="preserve">Trimmomatic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r w:rsidR="00226A73">
        <w:rPr>
          <w:rFonts w:eastAsia="Times New Roman"/>
        </w:rPr>
        <w:t>P</w:t>
      </w:r>
      <w:r w:rsidR="00A0529B">
        <w:rPr>
          <w:rFonts w:eastAsia="Times New Roman"/>
        </w:rPr>
        <w:t xml:space="preserve">hred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mer (</w:t>
      </w:r>
      <w:r>
        <w:rPr>
          <w:rFonts w:eastAsia="Times New Roman"/>
          <w:i/>
        </w:rPr>
        <w:t xml:space="preserve">k </w:t>
      </w:r>
      <w:r>
        <w:rPr>
          <w:rFonts w:eastAsia="Times New Roman"/>
        </w:rPr>
        <w:t xml:space="preserve">= 20) coverage of 20 and a memory size of 4e9, then low-abundance </w:t>
      </w:r>
      <w:r>
        <w:rPr>
          <w:rFonts w:eastAsia="Times New Roman"/>
          <w:i/>
        </w:rPr>
        <w:t>k-</w:t>
      </w:r>
      <w:r>
        <w:rPr>
          <w:rFonts w:eastAsia="Times New Roman"/>
        </w:rPr>
        <w:t xml:space="preserve">mers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rPr>
        <w:t>(</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Pfam-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Rfam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OrthoDB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contig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r w:rsidR="009A1D71">
        <w:rPr>
          <w:rFonts w:eastAsia="Times New Roman"/>
        </w:rPr>
        <w:t>Transrate</w:t>
      </w:r>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r w:rsidR="009A1D71">
        <w:rPr>
          <w:rFonts w:eastAsia="Times New Roman"/>
        </w:rPr>
        <w:t>Transrate</w:t>
      </w:r>
      <w:r w:rsidR="00070010">
        <w:rPr>
          <w:rFonts w:eastAsia="Times New Roman"/>
        </w:rPr>
        <w:t xml:space="preserve"> score for each assembly, which represents the geometric mean of all contig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Transrat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Transrate scores were calculated for each assembly using the Trimmomatic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Benchmarking Universal Single-Copy O</w:t>
      </w:r>
      <w:r w:rsidR="00070010">
        <w:rPr>
          <w:rFonts w:eastAsia="Times New Roman"/>
        </w:rPr>
        <w:t>rthologs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p</w:t>
      </w:r>
      <w:r w:rsidR="008841C3">
        <w:rPr>
          <w:rFonts w:eastAsia="Times New Roman"/>
        </w:rPr>
        <w:t xml:space="preserve">rotistans </w:t>
      </w:r>
      <w:r w:rsidR="00022397">
        <w:rPr>
          <w:rFonts w:eastAsia="Times New Roman"/>
        </w:rPr>
        <w:t xml:space="preserve">and 306 genes specific to eukaryota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38CCC75F" w14:textId="4FF3E684" w:rsidR="00A73D29" w:rsidRDefault="00B244D6" w:rsidP="00A115A8">
      <w:pPr>
        <w:pStyle w:val="Normal1"/>
        <w:spacing w:line="240" w:lineRule="auto"/>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HyperLogLog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r w:rsidR="007F417C">
        <w:rPr>
          <w:rFonts w:eastAsia="Times New Roman"/>
        </w:rPr>
        <w:t>khmer</w:t>
      </w:r>
      <w:r w:rsidR="00DB41C3">
        <w:rPr>
          <w:rFonts w:eastAsia="Times New Roman"/>
        </w:rPr>
        <w:t xml:space="preserve"> </w:t>
      </w:r>
      <w:r w:rsidR="004C1FDB">
        <w:rPr>
          <w:rFonts w:eastAsia="Times New Roman"/>
        </w:rPr>
        <w:lastRenderedPageBreak/>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A121BFC" w:rsidR="00437816" w:rsidRDefault="00437816" w:rsidP="00A115A8">
      <w:pPr>
        <w:pStyle w:val="Normal1"/>
        <w:spacing w:line="240" w:lineRule="auto"/>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r w:rsidR="00E0743D" w:rsidRPr="00E71AD4">
        <w:rPr>
          <w:rFonts w:eastAsia="Times New Roman"/>
        </w:rPr>
        <w:t>agricolae</w:t>
      </w:r>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r w:rsidR="0083160D">
        <w:rPr>
          <w:rFonts w:eastAsia="Times New Roman"/>
        </w:rPr>
        <w:t>Figshare</w:t>
      </w:r>
      <w:r w:rsidR="00C060BD">
        <w:rPr>
          <w:rFonts w:eastAsia="Times New Roman"/>
        </w:rPr>
        <w:t xml:space="preserve"> </w:t>
      </w:r>
      <w:r w:rsidR="00095E7D">
        <w:rPr>
          <w:rFonts w:eastAsia="Times New Roman"/>
        </w:rPr>
        <w:t xml:space="preserve">and </w:t>
      </w:r>
      <w:r w:rsidR="00C23431">
        <w:rPr>
          <w:rFonts w:eastAsia="Times New Roman"/>
        </w:rPr>
        <w:t>Z</w:t>
      </w:r>
      <w:r w:rsidR="00455B2F">
        <w:rPr>
          <w:rFonts w:eastAsia="Times New Roman"/>
        </w:rPr>
        <w:t xml:space="preserve">enodo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 xml:space="preserve">uploading </w:t>
      </w:r>
      <w:r w:rsidR="005E1790" w:rsidRPr="009A542D">
        <w:rPr>
          <w:rFonts w:eastAsia="Times New Roman"/>
        </w:rPr>
        <w:t xml:space="preserve">and maintaining </w:t>
      </w:r>
      <w:r w:rsidR="005E1790" w:rsidRPr="009A542D">
        <w:rPr>
          <w:rFonts w:eastAsia="Times New Roman"/>
        </w:rPr>
        <w:t>678 assemblies</w:t>
      </w:r>
      <w:r w:rsidR="005E1790" w:rsidRPr="009A542D">
        <w:rPr>
          <w:rFonts w:eastAsia="Times New Roman"/>
        </w:rPr>
        <w:t xml:space="preserve"> on</w:t>
      </w:r>
      <w:r w:rsidR="00C23431">
        <w:rPr>
          <w:rFonts w:eastAsia="Times New Roman"/>
        </w:rPr>
        <w:t xml:space="preserve"> Figshare, Z</w:t>
      </w:r>
      <w:r w:rsidR="00C23431" w:rsidRPr="009A542D">
        <w:rPr>
          <w:rFonts w:eastAsia="Times New Roman"/>
        </w:rPr>
        <w:t>enodo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Default="000A26F2" w:rsidP="00A115A8">
      <w:pPr>
        <w:pStyle w:val="Normal1"/>
        <w:spacing w:line="240" w:lineRule="auto"/>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r w:rsidR="002F4522">
        <w:rPr>
          <w:rFonts w:eastAsia="Times New Roman"/>
        </w:rPr>
        <w:t xml:space="preserve">ABySS-based </w:t>
      </w:r>
      <w:r w:rsidR="00B901C8">
        <w:rPr>
          <w:rFonts w:eastAsia="Times New Roman"/>
        </w:rPr>
        <w:t>NCGR assemblies (Table 1</w:t>
      </w:r>
      <w:r w:rsidR="00BA4310">
        <w:rPr>
          <w:rFonts w:eastAsia="Times New Roman"/>
        </w:rPr>
        <w:t xml:space="preserve">), with the exception being the Transrate score from the “nt” version of the assembly. The Transrate score with this ‘cds’ version was higher in DIB compared </w:t>
      </w:r>
      <w:r w:rsidR="00B451B1">
        <w:rPr>
          <w:rFonts w:eastAsia="Times New Roman"/>
        </w:rPr>
        <w:t>to NCGR but lower in DIB compared to the NCGR ‘n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contigs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contigs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contigs in the </w:t>
      </w:r>
      <w:r w:rsidR="00486869">
        <w:rPr>
          <w:rFonts w:eastAsia="Times New Roman"/>
        </w:rPr>
        <w:t xml:space="preserve">NCGR </w:t>
      </w:r>
      <w:r w:rsidR="00BA4310">
        <w:rPr>
          <w:rFonts w:eastAsia="Times New Roman"/>
        </w:rPr>
        <w:t xml:space="preserve">‘nt’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contigs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r w:rsidR="007F417C">
        <w:rPr>
          <w:rFonts w:eastAsia="Times New Roman"/>
        </w:rPr>
        <w:t xml:space="preserve">Transrat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 xml:space="preserve">‘cds’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Transrate scores in the NCGR ‘nt’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Transrate scores in the NCGR ‘nt’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Transrate scores from the DIB assemblies relative to the NCGR ‘n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CF782D" w:rsidRDefault="00CF782D" w:rsidP="00E36D6E">
      <w:pPr>
        <w:spacing w:line="240" w:lineRule="auto"/>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assemblies contained most of the NCGR contigs as well as new content</w:t>
      </w:r>
      <w:r w:rsidR="003C25D7">
        <w:rPr>
          <w:rFonts w:eastAsia="Times New Roman"/>
          <w:b/>
        </w:rPr>
        <w:t>.</w:t>
      </w:r>
    </w:p>
    <w:p w14:paraId="27929643" w14:textId="77777777" w:rsidR="00CE6106" w:rsidRDefault="00CE6106" w:rsidP="00E36D6E">
      <w:pPr>
        <w:pStyle w:val="Normal1"/>
        <w:spacing w:line="240" w:lineRule="auto"/>
        <w:rPr>
          <w:rFonts w:eastAsia="Times New Roman"/>
        </w:rPr>
      </w:pPr>
    </w:p>
    <w:p w14:paraId="46A37018" w14:textId="73119185" w:rsidR="007615D6" w:rsidRPr="007150E8" w:rsidRDefault="007919AB" w:rsidP="00E36D6E">
      <w:pPr>
        <w:spacing w:line="240" w:lineRule="auto"/>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contig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lastRenderedPageBreak/>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r w:rsidR="00D27B3E" w:rsidRPr="00D27B3E">
        <w:rPr>
          <w:rFonts w:eastAsia="Times New Roman"/>
          <w:i/>
        </w:rPr>
        <w:t>Chattonella subsalsa</w:t>
      </w:r>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r w:rsidR="0063775D">
        <w:rPr>
          <w:rFonts w:eastAsia="Times New Roman"/>
        </w:rPr>
        <w:t xml:space="preserve">contigs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contigs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 xml:space="preserve">‘nt’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 xml:space="preserve">‘nt’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r w:rsidR="007615D6">
        <w:rPr>
          <w:rFonts w:eastAsia="Times New Roman"/>
        </w:rPr>
        <w:t xml:space="preserve">mer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commentRangeStart w:id="0"/>
      <w:r w:rsidR="00327A27">
        <w:rPr>
          <w:rFonts w:eastAsia="Times New Roman"/>
        </w:rPr>
        <w:t>8</w:t>
      </w:r>
      <w:r w:rsidR="007208DD">
        <w:rPr>
          <w:rFonts w:eastAsia="Times New Roman"/>
        </w:rPr>
        <w:t>5</w:t>
      </w:r>
      <w:commentRangeEnd w:id="0"/>
      <w:r w:rsidR="005B3B49">
        <w:rPr>
          <w:rStyle w:val="CommentReference"/>
        </w:rPr>
        <w:commentReference w:id="0"/>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 xml:space="preserve">-mers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D708A79"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First, the estimated content of open reading frames (ORFs), or coding regions, across contigs was quantified. T</w:t>
      </w:r>
      <w:r w:rsidR="00070010">
        <w:rPr>
          <w:rFonts w:eastAsia="Times New Roman"/>
        </w:rPr>
        <w:t xml:space="preserve">hough DIB re-assemblies had more contigs,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4</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466AEA">
        <w:rPr>
          <w:rFonts w:eastAsia="Times New Roman"/>
        </w:rPr>
        <w:t>(63.0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466AEA">
        <w:rPr>
          <w:rFonts w:eastAsia="Times New Roman"/>
        </w:rPr>
        <w:t>(64.90</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contigs and amount of content was increased in the DIB </w:t>
      </w:r>
      <w:r w:rsidR="00D46C72">
        <w:rPr>
          <w:rFonts w:eastAsia="Times New Roman"/>
        </w:rPr>
        <w:t>re-</w:t>
      </w:r>
      <w:r w:rsidR="00807A40">
        <w:rPr>
          <w:rFonts w:eastAsia="Times New Roman"/>
        </w:rPr>
        <w:t xml:space="preserve">assemblies compared to the NCGR assemblies, the ORF content and contigs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1C7B1C32"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w:t>
      </w:r>
      <w:r w:rsidR="000E2132">
        <w:rPr>
          <w:rFonts w:eastAsia="Times New Roman"/>
          <w:shd w:val="clear" w:color="auto" w:fill="FFFFFF"/>
          <w:lang w:val="en-US"/>
        </w:rPr>
        <w:t>%</w:t>
      </w:r>
      <w:r w:rsidR="00FD2A0C">
        <w:rPr>
          <w:rFonts w:eastAsia="Times New Roman"/>
          <w:shd w:val="clear" w:color="auto" w:fill="FFFFFF"/>
          <w:lang w:val="en-US"/>
        </w:rPr>
        <w:t xml:space="preserve"> of the contigs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Pfam, Rfam, and OrthoDB)</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 xml:space="preserve">‘nt’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contigs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Helicase_C", "ODR4-like",</w:t>
      </w:r>
      <w:r w:rsidRPr="00F404E2">
        <w:rPr>
          <w:rFonts w:eastAsia="Times New Roman"/>
        </w:rPr>
        <w:t>"PsaA_PsaB"</w:t>
      </w:r>
      <w:r>
        <w:rPr>
          <w:rFonts w:eastAsia="Times New Roman"/>
        </w:rPr>
        <w:t xml:space="preserve">, </w:t>
      </w:r>
      <w:r w:rsidRPr="007D1E48">
        <w:rPr>
          <w:rFonts w:eastAsia="Times New Roman"/>
        </w:rPr>
        <w:t xml:space="preserve">and "Metazoa_SRP"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r w:rsidRPr="00577F2B">
        <w:rPr>
          <w:rFonts w:eastAsia="Times New Roman"/>
          <w:i/>
        </w:rPr>
        <w:t xml:space="preserve">Stichococcus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Bromodomain"</w:t>
      </w:r>
      <w:r w:rsidR="00C91514">
        <w:rPr>
          <w:rFonts w:eastAsia="Times New Roman"/>
        </w:rPr>
        <w:t>,</w:t>
      </w:r>
      <w:r w:rsidR="00EB4789">
        <w:rPr>
          <w:rFonts w:eastAsia="Times New Roman"/>
        </w:rPr>
        <w:t xml:space="preserve"> and </w:t>
      </w:r>
      <w:r w:rsidR="00EB4789" w:rsidRPr="00EB4789">
        <w:rPr>
          <w:rFonts w:eastAsia="Times New Roman"/>
        </w:rPr>
        <w:t>"DnaJ"</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contigs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Default="00E7692C" w:rsidP="00E36D6E">
      <w:pPr>
        <w:spacing w:line="240" w:lineRule="auto"/>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1514945F" w14:textId="73532E00" w:rsidR="00A73D29"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r w:rsidR="00437816">
        <w:rPr>
          <w:rFonts w:eastAsia="Times New Roman"/>
        </w:rPr>
        <w:t xml:space="preserve">Bacillariophyta (N=193), Dinophyta (N=128), Ochrophyta (N=78), Haptophyta (N=63), Chlorophyta (N=62), Ciliophora (N=31), Cryptophyta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 xml:space="preserve">he Dinoflagellates (Dinophyta) had </w:t>
      </w:r>
      <w:r w:rsidR="00437816">
        <w:rPr>
          <w:rFonts w:eastAsia="Times New Roman"/>
        </w:rPr>
        <w:t>higher ORF percentages and more contigs</w:t>
      </w:r>
      <w:r w:rsidR="00E1720E">
        <w:rPr>
          <w:rFonts w:eastAsia="Times New Roman"/>
        </w:rPr>
        <w:t xml:space="preserve"> </w:t>
      </w:r>
      <w:r>
        <w:rPr>
          <w:rFonts w:eastAsia="Times New Roman"/>
        </w:rPr>
        <w:t>than other groups</w:t>
      </w:r>
      <w:r w:rsidR="000C55EC">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 xml:space="preserve">from Ciliates (Ciliophora) had lower </w:t>
      </w:r>
      <w:r w:rsidR="00E1720E">
        <w:rPr>
          <w:rFonts w:eastAsia="Times New Roman"/>
        </w:rPr>
        <w:t xml:space="preserve">unique </w:t>
      </w:r>
      <w:r w:rsidR="00E1720E">
        <w:rPr>
          <w:rFonts w:eastAsia="Times New Roman"/>
          <w:i/>
        </w:rPr>
        <w:t>k-</w:t>
      </w:r>
      <w:r w:rsidR="00E1720E">
        <w:rPr>
          <w:rFonts w:eastAsia="Times New Roman"/>
        </w:rPr>
        <w:t xml:space="preserve">mers </w:t>
      </w:r>
      <w:r w:rsidR="00437816">
        <w:rPr>
          <w:rFonts w:eastAsia="Times New Roman"/>
        </w:rPr>
        <w:t>(Figure 8 D)</w:t>
      </w:r>
      <w:r w:rsidR="00E1720E">
        <w:rPr>
          <w:rFonts w:eastAsia="Times New Roman"/>
        </w:rPr>
        <w:t>.</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assembled contigs</w:t>
      </w:r>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assemblies included substantial portions of the previous NCGR assemblies. Moreover, both the fraction of contigs with ORFs and the mean percentage of BUSCO matches were similar between the two assemblies, suggesting that both pipelines yielded equally valid contigs,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ins w:id="1" w:author="Harriet Alexander" w:date="2018-05-10T16:11:00Z">
        <w:r w:rsidR="00ED31C5">
          <w:rPr>
            <w:rFonts w:eastAsia="Times New Roman"/>
            <w:i/>
          </w:rPr>
          <w:t>.</w:t>
        </w:r>
      </w:ins>
    </w:p>
    <w:p w14:paraId="78295B27" w14:textId="77777777" w:rsidR="004974FC" w:rsidRDefault="004974FC" w:rsidP="00E36D6E">
      <w:pPr>
        <w:pStyle w:val="Normal11"/>
        <w:spacing w:line="240" w:lineRule="auto"/>
        <w:rPr>
          <w:rFonts w:eastAsia="Times New Roman"/>
        </w:rPr>
      </w:pPr>
    </w:p>
    <w:p w14:paraId="1E60F0A1" w14:textId="7FA928DE"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r w:rsidR="001A1CD8">
        <w:rPr>
          <w:rFonts w:eastAsia="Times New Roman"/>
        </w:rPr>
        <w:t xml:space="preserve">Transrate scores in the </w:t>
      </w:r>
      <w:r w:rsidR="00D46C72">
        <w:rPr>
          <w:rFonts w:eastAsia="Times New Roman"/>
        </w:rPr>
        <w:t>DIB re-</w:t>
      </w:r>
      <w:r>
        <w:rPr>
          <w:rFonts w:eastAsia="Times New Roman"/>
        </w:rPr>
        <w:t xml:space="preserve">assemblies </w:t>
      </w:r>
      <w:r w:rsidR="001A1CD8">
        <w:rPr>
          <w:rFonts w:eastAsia="Times New Roman"/>
        </w:rPr>
        <w:t xml:space="preserve">compared to the NCGR ‘nt’ assemblies were significantly lower, indicating that the NCGR ‘nt’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contigs</w:t>
      </w:r>
      <w:r w:rsidR="001A1CD8">
        <w:rPr>
          <w:rFonts w:eastAsia="Times New Roman"/>
        </w:rPr>
        <w:t xml:space="preserve"> whereas the DIB assemblies had higher Transrate scores than the NCGR ‘cds’ version. This </w:t>
      </w:r>
      <w:r w:rsidR="00CC4A8E">
        <w:rPr>
          <w:rFonts w:eastAsia="Times New Roman"/>
        </w:rPr>
        <w:t xml:space="preserve">suggests </w:t>
      </w:r>
      <w:r w:rsidR="001A1CD8">
        <w:rPr>
          <w:rFonts w:eastAsia="Times New Roman"/>
        </w:rPr>
        <w:t xml:space="preserve">that the NCGR ‘cds’ version, which </w:t>
      </w:r>
      <w:r w:rsidR="00071B3B">
        <w:rPr>
          <w:rFonts w:eastAsia="Times New Roman"/>
        </w:rPr>
        <w:t xml:space="preserve">were post-processed to only include coding sequence content, were missing information originally in the quality-trimmed reads. To our knowledge, the Transrat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the only single metric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Bruijn graph data structure </w:t>
      </w:r>
      <w:r w:rsidR="009B6163">
        <w:rPr>
          <w:rFonts w:eastAsia="Times New Roman"/>
        </w:rPr>
        <w:t xml:space="preserve">used to produce the </w:t>
      </w:r>
      <w:r w:rsidR="00000EFD">
        <w:rPr>
          <w:rFonts w:eastAsia="Times New Roman"/>
        </w:rPr>
        <w:t xml:space="preserve">assembled contigs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 xml:space="preserve">assemblies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mers,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Since c</w:t>
      </w:r>
      <w:r w:rsidR="00D51A4B">
        <w:rPr>
          <w:rFonts w:eastAsia="Times New Roman"/>
        </w:rPr>
        <w:t>ontigs</w:t>
      </w:r>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82263D">
        <w:rPr>
          <w:rFonts w:eastAsia="Times New Roman"/>
        </w:rPr>
        <w:t>“</w:t>
      </w:r>
      <w:r w:rsidR="00000EFD">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D51A4B">
        <w:rPr>
          <w:rFonts w:eastAsia="Times New Roman"/>
        </w:rPr>
        <w:t>be</w:t>
      </w:r>
      <w:r w:rsidR="009B6163">
        <w:rPr>
          <w:rFonts w:eastAsia="Times New Roman"/>
        </w:rPr>
        <w:t xml:space="preserve"> </w:t>
      </w:r>
      <w:r w:rsidR="00D51A4B">
        <w:rPr>
          <w:rFonts w:eastAsia="Times New Roman"/>
        </w:rPr>
        <w:t xml:space="preserve">improved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lastRenderedPageBreak/>
        <w:t>The evaluation metrics described here serve as a framework for better contextua</w:t>
      </w:r>
      <w:r w:rsidR="00193372">
        <w:rPr>
          <w:rFonts w:eastAsia="Times New Roman"/>
        </w:rPr>
        <w:t>li</w:t>
      </w:r>
      <w:r>
        <w:rPr>
          <w:rFonts w:eastAsia="Times New Roman"/>
        </w:rPr>
        <w:t xml:space="preserve">zing the quality of protistan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7EDFBEB2" w:rsidR="00C46EE8" w:rsidRDefault="00F26596" w:rsidP="00E36D6E">
      <w:pPr>
        <w:pStyle w:val="Normal11"/>
        <w:spacing w:line="240" w:lineRule="auto"/>
        <w:outlineLvl w:val="0"/>
        <w:rPr>
          <w:rFonts w:eastAsia="Times New Roman"/>
          <w:i/>
        </w:rPr>
      </w:pPr>
      <w:r w:rsidRPr="00F80BB2">
        <w:rPr>
          <w:rFonts w:eastAsia="Times New Roman"/>
          <w:i/>
        </w:rPr>
        <w:t>Automated pipelines can be used to process arbitrarily many RNAseq samples</w:t>
      </w:r>
      <w:ins w:id="2" w:author="Harriet Alexander" w:date="2018-05-10T16:12:00Z">
        <w:r w:rsidR="00ED31C5">
          <w:rPr>
            <w:rFonts w:eastAsia="Times New Roman"/>
            <w:i/>
          </w:rPr>
          <w:t>.</w:t>
        </w:r>
      </w:ins>
    </w:p>
    <w:p w14:paraId="37E4E50F" w14:textId="77777777" w:rsidR="00700172" w:rsidRPr="00700172" w:rsidRDefault="00700172" w:rsidP="00E36D6E">
      <w:pPr>
        <w:pStyle w:val="Normal11"/>
        <w:spacing w:line="240" w:lineRule="auto"/>
        <w:outlineLvl w:val="0"/>
        <w:rPr>
          <w:rFonts w:eastAsia="Times New Roman"/>
          <w:i/>
        </w:rPr>
      </w:pPr>
    </w:p>
    <w:p w14:paraId="67D38413" w14:textId="161E3D27"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0E5E880C"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E36D6E">
      <w:pPr>
        <w:pStyle w:val="Normal11"/>
        <w:spacing w:line="240" w:lineRule="auto"/>
        <w:rPr>
          <w:rFonts w:eastAsia="Times New Roman"/>
          <w:i/>
        </w:rPr>
      </w:pPr>
    </w:p>
    <w:p w14:paraId="437AFB20" w14:textId="50ED80D0" w:rsidR="00D16332" w:rsidRPr="005A56E4" w:rsidRDefault="0033401D" w:rsidP="00ED31C5">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protistan lineages</w:t>
      </w:r>
      <w:r w:rsidR="00511B8D">
        <w:rPr>
          <w:rFonts w:eastAsia="Times New Roman"/>
        </w:rPr>
        <w:t xml:space="preserve">. This is among the largest set of diverse RNAseq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067D9A">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067D9A" w:rsidRPr="00067D9A">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067D9A">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p>
    <w:p w14:paraId="7168EE6F" w14:textId="77777777" w:rsidR="00B36CAC" w:rsidRDefault="00B36CAC" w:rsidP="00B36CAC">
      <w:pPr>
        <w:pBdr>
          <w:top w:val="none" w:sz="0" w:space="0" w:color="auto"/>
          <w:left w:val="none" w:sz="0" w:space="0" w:color="auto"/>
          <w:bottom w:val="none" w:sz="0" w:space="0" w:color="auto"/>
          <w:right w:val="none" w:sz="0" w:space="0" w:color="auto"/>
          <w:between w:val="none" w:sz="0" w:space="0" w:color="auto"/>
        </w:pBdr>
        <w:spacing w:line="240" w:lineRule="auto"/>
        <w:rPr>
          <w:ins w:id="3" w:author="Harriet Alexander" w:date="2018-05-10T18:58:00Z"/>
          <w:rFonts w:eastAsia="Times New Roman"/>
        </w:rPr>
      </w:pPr>
    </w:p>
    <w:p w14:paraId="0459DCB6" w14:textId="637AD679" w:rsidR="00B36CAC" w:rsidRDefault="00B36CAC" w:rsidP="00437FD4">
      <w:pPr>
        <w:pStyle w:val="Normal11"/>
        <w:spacing w:line="240" w:lineRule="auto"/>
        <w:rPr>
          <w:rFonts w:eastAsia="Times New Roman"/>
        </w:rPr>
      </w:pPr>
      <w:r>
        <w:rPr>
          <w:rFonts w:eastAsia="Times New Roman"/>
        </w:rPr>
        <w:t xml:space="preserve">C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Pr>
          <w:rFonts w:eastAsia="Times New Roman"/>
        </w:rPr>
        <w:t xml:space="preserve">the phyla </w:t>
      </w:r>
      <w:r w:rsidR="00511B8D">
        <w:rPr>
          <w:rFonts w:eastAsia="Times New Roman"/>
        </w:rPr>
        <w:t>Ciliophora</w:t>
      </w:r>
      <w:r>
        <w:rPr>
          <w:rFonts w:eastAsia="Times New Roman"/>
        </w:rPr>
        <w:t xml:space="preserve"> had a significantly lower percentage of ORFs compared to other phyla</w:t>
      </w:r>
      <w:r w:rsidR="00511B8D">
        <w:rPr>
          <w:rFonts w:eastAsia="Times New Roman"/>
        </w:rPr>
        <w:t xml:space="preserve">. </w:t>
      </w:r>
      <w:r>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Pr>
          <w:rFonts w:eastAsia="Times New Roman"/>
        </w:rPr>
        <w:t>, thus application of typical ORF finding tools fail to identify ORFs accurately in Ciliophora</w:t>
      </w:r>
      <w:r w:rsidR="00511B8D">
        <w:rPr>
          <w:rFonts w:eastAsia="Times New Roman"/>
        </w:rPr>
        <w:t xml:space="preserve">. </w:t>
      </w:r>
      <w:r>
        <w:rPr>
          <w:rFonts w:eastAsia="Times New Roman"/>
        </w:rPr>
        <w:t>Additinally</w:t>
      </w:r>
      <w:r w:rsidR="00511B8D">
        <w:rPr>
          <w:rFonts w:eastAsia="Times New Roman"/>
        </w:rPr>
        <w:t>, Dino</w:t>
      </w:r>
      <w:r w:rsidR="00B75FD5">
        <w:rPr>
          <w:rFonts w:eastAsia="Times New Roman"/>
        </w:rPr>
        <w:t>phyta</w:t>
      </w:r>
      <w:r w:rsidR="00511B8D">
        <w:rPr>
          <w:rFonts w:eastAsia="Times New Roman"/>
        </w:rPr>
        <w:t xml:space="preserve"> demonstrated a significantly higher number of unique </w:t>
      </w:r>
      <w:r w:rsidR="00511B8D">
        <w:rPr>
          <w:rFonts w:eastAsia="Times New Roman"/>
          <w:i/>
        </w:rPr>
        <w:t>k</w:t>
      </w:r>
      <w:r w:rsidR="00511B8D">
        <w:rPr>
          <w:rFonts w:eastAsia="Times New Roman"/>
        </w:rPr>
        <w:t>-mers and total contigs in</w:t>
      </w:r>
      <w:r w:rsidR="00F26596">
        <w:rPr>
          <w:rFonts w:eastAsia="Times New Roman"/>
        </w:rPr>
        <w:t xml:space="preserve"> assemblies</w:t>
      </w:r>
      <w:r>
        <w:rPr>
          <w:rFonts w:eastAsia="Times New Roman"/>
        </w:rPr>
        <w:t>, despite having the same number of input reads</w:t>
      </w:r>
      <w:r w:rsidR="00511B8D">
        <w:rPr>
          <w:rFonts w:eastAsia="Times New Roman"/>
        </w:rPr>
        <w:t xml:space="preserve">. Such a finding </w:t>
      </w:r>
      <w:r w:rsidR="00B75FD5">
        <w:rPr>
          <w:rFonts w:eastAsia="Times New Roman"/>
        </w:rPr>
        <w:t>supports previous evidence from studies that</w:t>
      </w:r>
      <w:r w:rsidR="00511B8D">
        <w:rPr>
          <w:rFonts w:eastAsia="Times New Roman"/>
        </w:rPr>
        <w:t xml:space="preserve"> large gene families are constitutively expressed in </w:t>
      </w:r>
      <w:r w:rsidR="00B75FD5">
        <w:rPr>
          <w:rFonts w:eastAsia="Times New Roman"/>
        </w:rPr>
        <w:t>Dinophyta</w:t>
      </w:r>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11B8D">
        <w:rPr>
          <w:rFonts w:eastAsia="Times New Roman"/>
        </w:rPr>
        <w:t xml:space="preserve">. </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r w:rsidR="00B75FD5">
        <w:rPr>
          <w:rFonts w:eastAsia="Times New Roman"/>
        </w:rPr>
        <w:t>Dinophyta</w:t>
      </w:r>
      <w:r>
        <w:rPr>
          <w:rFonts w:eastAsia="Times New Roman"/>
        </w:rPr>
        <w:t xml:space="preserve"> and </w:t>
      </w:r>
      <w:r w:rsidR="00B75FD5">
        <w:rPr>
          <w:rFonts w:eastAsia="Times New Roman"/>
        </w:rPr>
        <w:t>Ciliophora</w:t>
      </w:r>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Luiz Irber</w:t>
      </w:r>
      <w:r w:rsidR="006869C6">
        <w:rPr>
          <w:rFonts w:eastAsia="Times New Roman"/>
        </w:rPr>
        <w:t>,</w:t>
      </w:r>
      <w:r w:rsidR="00B43870">
        <w:rPr>
          <w:rFonts w:eastAsia="Times New Roman"/>
        </w:rPr>
        <w:t xml:space="preserve"> </w:t>
      </w:r>
      <w:r w:rsidR="002A0153">
        <w:rPr>
          <w:rFonts w:eastAsia="Times New Roman"/>
        </w:rPr>
        <w:t xml:space="preserve">Daniel Standag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bookmarkStart w:id="4" w:name="_GoBack"/>
      <w:bookmarkEnd w:id="4"/>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591C3315" w14:textId="77777777" w:rsidR="007A7913" w:rsidRDefault="007A7913" w:rsidP="00437FD4">
      <w:pPr>
        <w:pStyle w:val="Normal1"/>
        <w:spacing w:line="240" w:lineRule="auto"/>
        <w:outlineLvl w:val="0"/>
        <w:rPr>
          <w:rFonts w:eastAsia="Times New Roman"/>
          <w:b/>
        </w:rPr>
      </w:pPr>
      <w:r>
        <w:rPr>
          <w:rFonts w:eastAsia="Times New Roman"/>
          <w:b/>
        </w:rPr>
        <w:t>References</w:t>
      </w:r>
    </w:p>
    <w:p w14:paraId="29E09AA0" w14:textId="77777777" w:rsidR="007A7913" w:rsidRDefault="007A7913" w:rsidP="00437FD4">
      <w:pPr>
        <w:pStyle w:val="Normal1"/>
        <w:spacing w:line="240" w:lineRule="auto"/>
        <w:rPr>
          <w:rFonts w:eastAsia="Times New Roman"/>
          <w:b/>
        </w:rPr>
      </w:pPr>
    </w:p>
    <w:p w14:paraId="2091BDEA" w14:textId="13045322" w:rsidR="00067D9A" w:rsidRPr="00067D9A" w:rsidRDefault="00044F9E" w:rsidP="00067D9A">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067D9A" w:rsidRPr="00067D9A">
        <w:rPr>
          <w:rFonts w:eastAsia="Times New Roman"/>
          <w:noProof/>
        </w:rPr>
        <w:t xml:space="preserve">1. Geniza M, Jaiswal P. Tools for building de novo transcriptome assembly. Curr. Plant Biol. 2017;11–12:41–5. </w:t>
      </w:r>
    </w:p>
    <w:p w14:paraId="122F713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4117B94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462ABDC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70BEE92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6703A5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11EC723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7. Mansour TA, Rosenthal JJC, Brown CT, Roberson LM. Transcriptome of the Caribbean stony coral Porites astreoides from three developmental stages. Gigascience. 2016;5. </w:t>
      </w:r>
    </w:p>
    <w:p w14:paraId="36E5E0F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8. Frischkorn KR, Harke MJ, Gobler CJ, Dyhrman ST. De novo assembly of Aureococcus </w:t>
      </w:r>
      <w:r w:rsidRPr="00067D9A">
        <w:rPr>
          <w:rFonts w:eastAsia="Times New Roman"/>
          <w:noProof/>
        </w:rPr>
        <w:lastRenderedPageBreak/>
        <w:t xml:space="preserve">anophagefferens transcriptomes reveals diverse responses to the low nutrient and low light conditions present during blooms. Front. Microbiol. Frontiers; 2014;5:375. </w:t>
      </w:r>
    </w:p>
    <w:p w14:paraId="2BF39C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9. Mansour TA, Scott EY, Finno CJ, Bellone RR, Mienaltowski MJ, Penedo MC, et al. Tissue resolved, gene structure refined equine transcriptome. BMC Genomics. BMC Genomics; 2017;18:103. </w:t>
      </w:r>
    </w:p>
    <w:p w14:paraId="3BCC718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2D2B31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6D118BE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2. Heikkinen LK, Kesäniemi JE, Knott KE. De novo transcriptome assembly and developmental mode specific gene expression of Pygospio elegans. Evol. Dev. 2017;19:205–17. </w:t>
      </w:r>
    </w:p>
    <w:p w14:paraId="55313C4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5CE2CA3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03743F9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5. Seo M, Kim K, Yoon J, Jeong JY, Lee HJ, Cho S, et al. RNA-seq analysis for detecting quantitative trait-associated genes. Sci. Rep. Nature Publishing Group; 2016;6:24375. </w:t>
      </w:r>
    </w:p>
    <w:p w14:paraId="1DB8C37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6. Pedrotty DM, Morley MP, Cappola TP. Transcriptomic Biomarkers of Cardiovascular Disease. Prog. Cardiovasc. Dis. 2012;55:64–9. </w:t>
      </w:r>
    </w:p>
    <w:p w14:paraId="542ED7B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7. Conesa A, Madrigal P, Tarazona S, Gomez-Cabrero D, Cervera A, McPherson A, et al. A survey of best practices for RNA-seq data analysis. Genome Biol. 2016;17:13. </w:t>
      </w:r>
    </w:p>
    <w:p w14:paraId="24163F2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0481937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9. Xie Y, Wu G, Tang J, Luo R, Patterson J, Liu S, et al. SOAPdenovo-Trans: De novo transcriptome assembly with short RNA-Seq reads. Bioinformatics. Oxford University Press; 2014;30:1660–6. </w:t>
      </w:r>
    </w:p>
    <w:p w14:paraId="7A01E21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0. Robertson G, Schein J, Chiu R, Corbett R, Field M, Jackman SD, et al. De novo assembly and analysis of RNA-seq data. Nat. Methods. 2010;7:909–12. </w:t>
      </w:r>
    </w:p>
    <w:p w14:paraId="354C55B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1. Schulz MH, Zerbino DR, Vingron M, Birney E. Oases: Robust de novo RNA-seq assembly across the dynamic range of expression levels. Bioinformatics. Oxford University Press; 2012;28:1086–92. </w:t>
      </w:r>
    </w:p>
    <w:p w14:paraId="4C8220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3721189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0BB8E2D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4. Kannan S, Hui J, Mazooji K. Shannon : An Information-Optimal de Novo RNA-Seq Assembler. 2016;1–14. </w:t>
      </w:r>
    </w:p>
    <w:p w14:paraId="4EE2723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5. Chang Z, Wang. Z, Li G. The impacts of read length and transcriptome complexity for de </w:t>
      </w:r>
      <w:r w:rsidRPr="00067D9A">
        <w:rPr>
          <w:rFonts w:eastAsia="Times New Roman"/>
          <w:noProof/>
        </w:rPr>
        <w:lastRenderedPageBreak/>
        <w:t xml:space="preserve">ovo assembly: A simulation study. Papavasiliou FN, editor. PLoS One. Public Library of Science; 2014;9:e94825. </w:t>
      </w:r>
    </w:p>
    <w:p w14:paraId="6043D52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6. Solomon B, Kingsford C. Fast search of thousands of short-read sequencing experiments. Nat. Biotechnol. Nature Publishing Group; 2016;34:300–2. </w:t>
      </w:r>
    </w:p>
    <w:p w14:paraId="255650E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7. Brown CT, Scott C, Crusoe MR, Sheneman L, Rosenthal J, Howe A. khmer-protocols 0.8.4 documentation. 2013 [cited 2017 Oct 17]; Available from: https://figshare.com/articles/khmer_protocols_0_8_3_documentation/878460</w:t>
      </w:r>
    </w:p>
    <w:p w14:paraId="7B6B80A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8. Bolger AM, Lohse M, Usadel B. Trimmomatic: A flexible trimmer for Illumina sequence data. Bioinformatics. Oxford University Press; 2014;30:2114–20. </w:t>
      </w:r>
    </w:p>
    <w:p w14:paraId="663401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742B76F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0. Zhang Q, Awad S, Brown C. Crossing the streams: a framework for streaming analysis of short DNA sequencing reads. PeeJ Prepr. 2015;0–27. </w:t>
      </w:r>
    </w:p>
    <w:p w14:paraId="428033F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4B56F20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6190128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3. Durkin CA, Koester JA, Bender SJ, Armbrust EV. The evolution of silicon transporters in diatoms. Kroth P, editor. J. Phycol. 2016;52:716–31. </w:t>
      </w:r>
    </w:p>
    <w:p w14:paraId="6F243F1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4. Groussman RD, Parker MS, Armbrust EV. Diversity and evolutionary history of iron metabolism genes in diatoms. Missirlis F, editor. PLoS One. Public Library of Science; 2015;10:e0129081. </w:t>
      </w:r>
    </w:p>
    <w:p w14:paraId="5C94C1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5. Harke MJ, Juhl AR, Haley ST, Alexander H, Dyhrman ST. Conserved transcriptional responses to nutrient stress in bloom-forming algae. Front. Microbiol. Frontiers; 2017;8:1279. </w:t>
      </w:r>
    </w:p>
    <w:p w14:paraId="51C7808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6. Koid AE, Liu Z, Terrado R, Jones AC, Caron DA, Heidelberg KB. Comparative transcriptome analysis of four prymnesiophyte algae. Xiao J, editor. PLoS One. Public Library of Science; 2014;9:e97801. </w:t>
      </w:r>
    </w:p>
    <w:p w14:paraId="6D9BB7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7. Alkalaeva E, Mikhailova T. Reassigning stop codons via translation termination: How a few eukaryotes broke the dogma. BioEssays. 2017;39:1600213. </w:t>
      </w:r>
    </w:p>
    <w:p w14:paraId="09DC9E1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6FAACA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9. Swart EC, Serra V, Petroni G, Nowacki M. Genetic Codes with No Dedicated Stop Codon: Context-Dependent Translation Termination. Cell. The Author(s); 2016;166:691–702. </w:t>
      </w:r>
    </w:p>
    <w:p w14:paraId="061ED66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68148B6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1. Alexander H, Rouco M, Haley ST, Wilson ST, Karl DM, Dyhrman ST. Functional group-specific traits drive phytoplankton dynamics in the oligotrophic ocean. Proc. Natl. Acad. Sci. National Academy of Sciences; 2015;112:E5972–9. </w:t>
      </w:r>
    </w:p>
    <w:p w14:paraId="7735DC8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2. Gong W, Browne J, Hall N, Schruth D, Paerl H, Marchetti A. Molecular insights into a </w:t>
      </w:r>
      <w:r w:rsidRPr="00067D9A">
        <w:rPr>
          <w:rFonts w:eastAsia="Times New Roman"/>
          <w:noProof/>
        </w:rPr>
        <w:lastRenderedPageBreak/>
        <w:t xml:space="preserve">dinoflagellate bloom. ISME J. Nature Publishing Group; 2017;11:439–52. </w:t>
      </w:r>
    </w:p>
    <w:p w14:paraId="6859A0D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3. Lowe EK, Swalla BJ, Brown CT. Evaluating a lightweight transcriptome assembly pipeline on two closely related ascidian species. PeerJ Prepr. 2014;2:e505v1. </w:t>
      </w:r>
    </w:p>
    <w:p w14:paraId="517B95A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4. Leinonen R, Sugawara H, Shumway M. The sequence read archive. Nucleic Acids Res. Oxford University Press; 2011;39:D19–21. </w:t>
      </w:r>
    </w:p>
    <w:p w14:paraId="0D28B0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5. Ewels P, Magnusson M, Lundin S, Käller M. MultiQC: Summarize analysis results for multiple tools and samples in a single report. Bioinformatics. Oxford University Press; 2016;32:3047–8. </w:t>
      </w:r>
    </w:p>
    <w:p w14:paraId="6D0295F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173FBE5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037687B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8. Gardner PP, Daub J, Tate JG, Nawrocki EP, Kolbe DL, Lindgreen S, et al. Rfam: updates to the RNA families database. Nucleic Acids Res. Oxford University Press; 2009;37:D136–40. </w:t>
      </w:r>
    </w:p>
    <w:p w14:paraId="75407AF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45B99A7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7C67872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1. Aubry S, Kelly S, Kümpers BMC, Smith-Unna RD, Hibberd JM. Deep Evolutionary Comparison of Gene Expression Identifies Parallel Recruitment of Trans-Factors in Two Independent Origins of C4 Photosynthesis. Bomblies K, editor. PLoS Genet. Public Library of Science; 2014;10:e1004365. </w:t>
      </w:r>
    </w:p>
    <w:p w14:paraId="2AB86DF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005F2FD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3. Irber Junior LC, Brown CT. Efficient cardinality estimation for k-mers in large DNA sequencing data sets. doi.org. Cold Spring Harbor Laboratory; 2016;56846. </w:t>
      </w:r>
    </w:p>
    <w:p w14:paraId="5EBB0AC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4. Scott C. dammit: an open and accessible de novo transcriptome annotator. in prep. [Internet]. 2016; Available from: www.camillescott.org/dammit</w:t>
      </w:r>
    </w:p>
    <w:p w14:paraId="4899F6B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5. Johnson, L; Alexander, H; Brown CT. Marine Microbial Eukaryotic Transcriptome Sequencing Project, re-assemblies [Internet]. 2017. Available from: https://doi.org/10.6084/m9.figshare.3840153.v6</w:t>
      </w:r>
    </w:p>
    <w:p w14:paraId="559AEB6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6. Johnson LK, Alexander H, Brown CT. MMETSP re-assemblies. 2018 [cited 2018 May 14]; Available from: https://doi.org/10.5281/zenodo.1212585#.Wvn5S4el46o.mendeley</w:t>
      </w:r>
    </w:p>
    <w:p w14:paraId="334694B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7. Li B, Fillmore N, Bai Y, Collins M, Thomson JA, Stewart R, et al. Evaluation of de novo transcriptome assemblies from RNA-Seq data. Genome Biol. BioMed Central; 2014;15:553. </w:t>
      </w:r>
    </w:p>
    <w:p w14:paraId="35C4A57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540DD1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9. MacManes MD. The Oyster River Protocol: A Multi Assembler and Kmer Approach For de novo Transcriptome Assembly. bioRxiv. Cold Spring Harbor Laboratory; 2017;177253. </w:t>
      </w:r>
    </w:p>
    <w:p w14:paraId="312FD4D2" w14:textId="77777777" w:rsidR="00067D9A" w:rsidRPr="00067D9A" w:rsidRDefault="00067D9A" w:rsidP="00067D9A">
      <w:pPr>
        <w:widowControl w:val="0"/>
        <w:autoSpaceDE w:val="0"/>
        <w:autoSpaceDN w:val="0"/>
        <w:adjustRightInd w:val="0"/>
        <w:spacing w:line="240" w:lineRule="auto"/>
        <w:rPr>
          <w:noProof/>
        </w:rPr>
      </w:pPr>
      <w:r w:rsidRPr="00067D9A">
        <w:rPr>
          <w:rFonts w:eastAsia="Times New Roman"/>
          <w:noProof/>
        </w:rPr>
        <w:t xml:space="preserve">60. Aranda M, Li Y, Liew YJ, Baumgarten S, Simakov O, Wilson MC, et al. Genomes of coral </w:t>
      </w:r>
      <w:r w:rsidRPr="00067D9A">
        <w:rPr>
          <w:rFonts w:eastAsia="Times New Roman"/>
          <w:noProof/>
        </w:rPr>
        <w:lastRenderedPageBreak/>
        <w:t xml:space="preserve">dinoflagellate symbionts highlight evolutionary adaptations conducive to a symbiotic lifestyle. Sci. Rep. Nature Publishing Group; 2016;6:39734. </w:t>
      </w:r>
    </w:p>
    <w:p w14:paraId="32DAA9C2" w14:textId="7A82BCF1" w:rsidR="007D2E26" w:rsidRPr="00044F9E" w:rsidRDefault="00044F9E" w:rsidP="00067D9A">
      <w:pPr>
        <w:widowControl w:val="0"/>
        <w:autoSpaceDE w:val="0"/>
        <w:autoSpaceDN w:val="0"/>
        <w:adjustRightInd w:val="0"/>
        <w:spacing w:line="240" w:lineRule="auto"/>
      </w:pPr>
      <w:r>
        <w:rPr>
          <w:rFonts w:eastAsia="Times New Roman"/>
        </w:rPr>
        <w:fldChar w:fldCharType="end"/>
      </w:r>
    </w:p>
    <w:sectPr w:rsidR="007D2E26" w:rsidRPr="00044F9E" w:rsidSect="00441F7C">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riet Alexander" w:date="2018-05-10T15:40:00Z" w:initials="HA">
    <w:p w14:paraId="29435661" w14:textId="22D7AF23" w:rsidR="00E018A4" w:rsidRDefault="00E018A4">
      <w:pPr>
        <w:pStyle w:val="CommentText"/>
      </w:pPr>
      <w:r>
        <w:rPr>
          <w:rStyle w:val="CommentReference"/>
        </w:rPr>
        <w:annotationRef/>
      </w:r>
      <w:r>
        <w:t>Are the other points on Figure 4 not plotted because they weren’t in the major groups? We should include those points just labeled as ‘oth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4356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0DB966" w14:textId="77777777" w:rsidR="00D1635F" w:rsidRDefault="00D1635F" w:rsidP="001F635F">
      <w:pPr>
        <w:spacing w:line="240" w:lineRule="auto"/>
      </w:pPr>
      <w:r>
        <w:separator/>
      </w:r>
    </w:p>
  </w:endnote>
  <w:endnote w:type="continuationSeparator" w:id="0">
    <w:p w14:paraId="002F747C" w14:textId="77777777" w:rsidR="00D1635F" w:rsidRDefault="00D1635F"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56702C" w14:textId="77777777" w:rsidR="00D1635F" w:rsidRDefault="00D1635F" w:rsidP="001F635F">
      <w:pPr>
        <w:spacing w:line="240" w:lineRule="auto"/>
      </w:pPr>
      <w:r>
        <w:separator/>
      </w:r>
    </w:p>
  </w:footnote>
  <w:footnote w:type="continuationSeparator" w:id="0">
    <w:p w14:paraId="4FD61842" w14:textId="77777777" w:rsidR="00D1635F" w:rsidRDefault="00D1635F"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51742"/>
    <w:rsid w:val="00152215"/>
    <w:rsid w:val="00152753"/>
    <w:rsid w:val="001601F4"/>
    <w:rsid w:val="00164E36"/>
    <w:rsid w:val="0016553A"/>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35F"/>
    <w:rsid w:val="00201998"/>
    <w:rsid w:val="00201B04"/>
    <w:rsid w:val="0020200A"/>
    <w:rsid w:val="00204957"/>
    <w:rsid w:val="002076B7"/>
    <w:rsid w:val="00210331"/>
    <w:rsid w:val="002107B4"/>
    <w:rsid w:val="00212832"/>
    <w:rsid w:val="00225FA4"/>
    <w:rsid w:val="00226A73"/>
    <w:rsid w:val="002321C5"/>
    <w:rsid w:val="002327F5"/>
    <w:rsid w:val="002359C3"/>
    <w:rsid w:val="00235B5F"/>
    <w:rsid w:val="00237510"/>
    <w:rsid w:val="00237945"/>
    <w:rsid w:val="00240BDA"/>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D38AF"/>
    <w:rsid w:val="003D3ABD"/>
    <w:rsid w:val="003E077B"/>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81E3C"/>
    <w:rsid w:val="0048604B"/>
    <w:rsid w:val="00486869"/>
    <w:rsid w:val="00495752"/>
    <w:rsid w:val="004974FC"/>
    <w:rsid w:val="00497B19"/>
    <w:rsid w:val="004A0289"/>
    <w:rsid w:val="004A20BC"/>
    <w:rsid w:val="004B203F"/>
    <w:rsid w:val="004B7A18"/>
    <w:rsid w:val="004C0C97"/>
    <w:rsid w:val="004C1238"/>
    <w:rsid w:val="004C1FDB"/>
    <w:rsid w:val="004C6C97"/>
    <w:rsid w:val="004D31B8"/>
    <w:rsid w:val="004D3A80"/>
    <w:rsid w:val="004D402C"/>
    <w:rsid w:val="004D4BFB"/>
    <w:rsid w:val="004F0299"/>
    <w:rsid w:val="004F16B7"/>
    <w:rsid w:val="004F2649"/>
    <w:rsid w:val="00501E44"/>
    <w:rsid w:val="00502430"/>
    <w:rsid w:val="00503261"/>
    <w:rsid w:val="00511B8D"/>
    <w:rsid w:val="00513CAC"/>
    <w:rsid w:val="0051546C"/>
    <w:rsid w:val="00517BE7"/>
    <w:rsid w:val="005240DA"/>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2EB7"/>
    <w:rsid w:val="005A56E4"/>
    <w:rsid w:val="005A5E69"/>
    <w:rsid w:val="005B386F"/>
    <w:rsid w:val="005B3B49"/>
    <w:rsid w:val="005B41F9"/>
    <w:rsid w:val="005C7CE6"/>
    <w:rsid w:val="005D0881"/>
    <w:rsid w:val="005D1C23"/>
    <w:rsid w:val="005E1790"/>
    <w:rsid w:val="005E4AE4"/>
    <w:rsid w:val="005E53BE"/>
    <w:rsid w:val="005F13DF"/>
    <w:rsid w:val="005F4191"/>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807A40"/>
    <w:rsid w:val="008101A2"/>
    <w:rsid w:val="00811E3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4610"/>
    <w:rsid w:val="009C71EF"/>
    <w:rsid w:val="009D2329"/>
    <w:rsid w:val="009D7CA1"/>
    <w:rsid w:val="009F4744"/>
    <w:rsid w:val="009F47B6"/>
    <w:rsid w:val="00A0529B"/>
    <w:rsid w:val="00A078A7"/>
    <w:rsid w:val="00A115A8"/>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B5D"/>
    <w:rsid w:val="00C04DE6"/>
    <w:rsid w:val="00C060BD"/>
    <w:rsid w:val="00C069FC"/>
    <w:rsid w:val="00C06AC2"/>
    <w:rsid w:val="00C10813"/>
    <w:rsid w:val="00C23431"/>
    <w:rsid w:val="00C27272"/>
    <w:rsid w:val="00C36977"/>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556F"/>
    <w:rsid w:val="00CE6106"/>
    <w:rsid w:val="00CE6952"/>
    <w:rsid w:val="00CF2EF9"/>
    <w:rsid w:val="00CF41C0"/>
    <w:rsid w:val="00CF64B2"/>
    <w:rsid w:val="00CF782D"/>
    <w:rsid w:val="00D02459"/>
    <w:rsid w:val="00D10F6D"/>
    <w:rsid w:val="00D13AA7"/>
    <w:rsid w:val="00D16332"/>
    <w:rsid w:val="00D1635F"/>
    <w:rsid w:val="00D17157"/>
    <w:rsid w:val="00D204B5"/>
    <w:rsid w:val="00D23D0C"/>
    <w:rsid w:val="00D27B3E"/>
    <w:rsid w:val="00D360AE"/>
    <w:rsid w:val="00D46C72"/>
    <w:rsid w:val="00D47184"/>
    <w:rsid w:val="00D51A4B"/>
    <w:rsid w:val="00D53E60"/>
    <w:rsid w:val="00D55BBB"/>
    <w:rsid w:val="00D60948"/>
    <w:rsid w:val="00D70C79"/>
    <w:rsid w:val="00D76B79"/>
    <w:rsid w:val="00D80E7D"/>
    <w:rsid w:val="00D825F4"/>
    <w:rsid w:val="00D85F65"/>
    <w:rsid w:val="00D86BEE"/>
    <w:rsid w:val="00DA75B4"/>
    <w:rsid w:val="00DB06A7"/>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404E2"/>
    <w:rsid w:val="00F428E0"/>
    <w:rsid w:val="00F436CF"/>
    <w:rsid w:val="00F564EA"/>
    <w:rsid w:val="00F57DE9"/>
    <w:rsid w:val="00F66179"/>
    <w:rsid w:val="00F67AB3"/>
    <w:rsid w:val="00F75262"/>
    <w:rsid w:val="00F759E6"/>
    <w:rsid w:val="00F76DC6"/>
    <w:rsid w:val="00F80BB2"/>
    <w:rsid w:val="00F83036"/>
    <w:rsid w:val="00F83E4D"/>
    <w:rsid w:val="00F844E5"/>
    <w:rsid w:val="00F85B29"/>
    <w:rsid w:val="00F90B78"/>
    <w:rsid w:val="00F92785"/>
    <w:rsid w:val="00F92A12"/>
    <w:rsid w:val="00F93DF2"/>
    <w:rsid w:val="00FA4627"/>
    <w:rsid w:val="00FA46B1"/>
    <w:rsid w:val="00FA4C6A"/>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tbrown@ucdavis.edu" TargetMode="External"/><Relationship Id="rId10" Type="http://schemas.openxmlformats.org/officeDocument/2006/relationships/hyperlink" Target="https://doi.org/10.5281/zenodo.249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FEC3E0-8BE6-3B44-B2B6-CFAFF87457DC}">
  <ds:schemaRefs>
    <ds:schemaRef ds:uri="http://schemas.openxmlformats.org/officeDocument/2006/bibliography"/>
  </ds:schemaRefs>
</ds:datastoreItem>
</file>

<file path=customXml/itemProps2.xml><?xml version="1.0" encoding="utf-8"?>
<ds:datastoreItem xmlns:ds="http://schemas.openxmlformats.org/officeDocument/2006/customXml" ds:itemID="{24B4CDB4-B0D8-484F-924F-4423D3B0C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4</Pages>
  <Words>47247</Words>
  <Characters>269310</Characters>
  <Application>Microsoft Macintosh Word</Application>
  <DocSecurity>0</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15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6</cp:revision>
  <cp:lastPrinted>2017-11-15T05:11:00Z</cp:lastPrinted>
  <dcterms:created xsi:type="dcterms:W3CDTF">2018-05-11T02:13:00Z</dcterms:created>
  <dcterms:modified xsi:type="dcterms:W3CDTF">2018-05-14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